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6C97B016" w:rsidR="00843484" w:rsidRPr="00794D8C" w:rsidRDefault="00EC35C4" w:rsidP="00794D8C">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E4AC22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13F5633C"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 xml:space="preserve">. While numerous </w:t>
      </w:r>
      <w:r w:rsidR="001A71F2">
        <w:rPr>
          <w:rFonts w:ascii="Times New Roman" w:hAnsi="Times New Roman" w:cs="Times New Roman"/>
          <w:sz w:val="24"/>
          <w:szCs w:val="24"/>
        </w:rPr>
        <w:t xml:space="preserve">experimental and modeling </w:t>
      </w:r>
      <w:r>
        <w:rPr>
          <w:rFonts w:ascii="Times New Roman" w:hAnsi="Times New Roman" w:cs="Times New Roman"/>
          <w:sz w:val="24"/>
          <w:szCs w:val="24"/>
        </w:rPr>
        <w:t xml:space="preserve">studies </w:t>
      </w:r>
      <w:r w:rsidR="001A71F2">
        <w:rPr>
          <w:rFonts w:ascii="Times New Roman" w:hAnsi="Times New Roman" w:cs="Times New Roman"/>
          <w:sz w:val="24"/>
          <w:szCs w:val="24"/>
        </w:rPr>
        <w:t xml:space="preserve">have examined the ability of green roofs to retain and delay stormwater at small scales, few studies have evaluated the performance of large-scale adoption of green roofs across entire watersheds. </w:t>
      </w:r>
      <w:r w:rsidR="00455C36">
        <w:rPr>
          <w:rFonts w:ascii="Times New Roman" w:hAnsi="Times New Roman" w:cs="Times New Roman"/>
          <w:sz w:val="24"/>
          <w:szCs w:val="24"/>
        </w:rPr>
        <w:t>I</w:t>
      </w:r>
      <w:r w:rsidR="00676BB4" w:rsidRPr="00794D8C">
        <w:rPr>
          <w:rFonts w:ascii="Times New Roman" w:hAnsi="Times New Roman" w:cs="Times New Roman"/>
          <w:sz w:val="24"/>
          <w:szCs w:val="24"/>
        </w:rPr>
        <w:t>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hydrologic impacts 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1A71F2">
        <w:rPr>
          <w:rFonts w:ascii="Times New Roman" w:hAnsi="Times New Roman" w:cs="Times New Roman"/>
          <w:sz w:val="24"/>
          <w:szCs w:val="24"/>
        </w:rPr>
        <w:t xml:space="preserve"> We separately simulate the impacts of implementing 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 xml:space="preserve">. While buildings only comprise approximately 10% of the total </w:t>
      </w:r>
      <w:r w:rsidR="007C5B6C">
        <w:rPr>
          <w:rFonts w:ascii="Times New Roman" w:hAnsi="Times New Roman" w:cs="Times New Roman"/>
          <w:sz w:val="24"/>
          <w:szCs w:val="24"/>
        </w:rPr>
        <w:lastRenderedPageBreak/>
        <w:t xml:space="preserve">area within each of these watersheds, our simulations show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but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hile these results are applicable to city planners working in urban watersheds near Puget Sound, </w:t>
      </w:r>
      <w:r w:rsidR="00455C36">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in other 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756DBC10"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lastRenderedPageBreak/>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628CA026"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infrastructure – and, in particular, green roofs –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EC6E70">
        <w:rPr>
          <w:rFonts w:ascii="Times New Roman" w:hAnsi="Times New Roman" w:cs="Times New Roman"/>
          <w:sz w:val="24"/>
          <w:szCs w:val="24"/>
        </w:rPr>
        <w:t xml:space="preserve">In addition,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78%, with standard deviations that ranged from 25-35%, among the climatic groups</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translate their results to watershed scales.</w:t>
      </w:r>
      <w:r w:rsidR="00226B45">
        <w:rPr>
          <w:rFonts w:ascii="Times New Roman" w:hAnsi="Times New Roman" w:cs="Times New Roman"/>
          <w:sz w:val="24"/>
          <w:szCs w:val="24"/>
        </w:rPr>
        <w:t xml:space="preserve"> </w:t>
      </w:r>
    </w:p>
    <w:p w14:paraId="32463C46" w14:textId="3588ECB5" w:rsidR="00533DD2" w:rsidRPr="00EC35C4" w:rsidRDefault="0078208C" w:rsidP="00D97E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1"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Both semi-distributed and spatially explicit watershed models have also been used to simulate the hydrologic impacts of green roofs. For example,</w:t>
      </w:r>
      <w:r>
        <w:rPr>
          <w:rFonts w:ascii="Times New Roman" w:hAnsi="Times New Roman" w:cs="Times New Roman"/>
          <w:sz w:val="24"/>
          <w:szCs w:val="24"/>
        </w:rPr>
        <w:t xml:space="preserve">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In addition, </w:t>
      </w:r>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w:t>
      </w:r>
      <w:r w:rsidR="00BB2C80">
        <w:rPr>
          <w:rFonts w:ascii="Times New Roman" w:hAnsi="Times New Roman" w:cs="Times New Roman"/>
          <w:sz w:val="24"/>
          <w:szCs w:val="24"/>
        </w:rPr>
        <w:lastRenderedPageBreak/>
        <w:t>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1"/>
      <w:r>
        <w:rPr>
          <w:rFonts w:ascii="Times New Roman" w:hAnsi="Times New Roman" w:cs="Times New Roman"/>
          <w:sz w:val="24"/>
          <w:szCs w:val="24"/>
        </w:rPr>
        <w:t xml:space="preserve"> </w:t>
      </w:r>
      <w:r w:rsidR="00D97E04">
        <w:rPr>
          <w:rFonts w:ascii="Times New Roman" w:hAnsi="Times New Roman" w:cs="Times New Roman"/>
          <w:sz w:val="24"/>
          <w:szCs w:val="24"/>
        </w:rPr>
        <w:t xml:space="preserve">Despite these advancements, assessments of large-scale implementation of green roofs at watershed scales are lacking. </w:t>
      </w:r>
    </w:p>
    <w:p w14:paraId="1331E1BE" w14:textId="18834AEA" w:rsidR="000B104A" w:rsidRPr="00794D8C" w:rsidRDefault="000B104A" w:rsidP="00FF6CB5">
      <w:pPr>
        <w:spacing w:line="480" w:lineRule="auto"/>
        <w:ind w:firstLine="720"/>
        <w:rPr>
          <w:rFonts w:ascii="Times New Roman" w:hAnsi="Times New Roman" w:cs="Times New Roman"/>
          <w:sz w:val="24"/>
          <w:szCs w:val="24"/>
        </w:rPr>
      </w:pPr>
      <w:r w:rsidRPr="008A63BF">
        <w:rPr>
          <w:rFonts w:ascii="Times New Roman" w:hAnsi="Times New Roman" w:cs="Times New Roman"/>
          <w:sz w:val="24"/>
          <w:szCs w:val="24"/>
        </w:rPr>
        <w:t xml:space="preserve">In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In particular, w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eparately simulate the impacts of implementing extensive green roofs, which are characterized by shallow soil profiles and low-level vegetative cover, and 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these Seattle watersheds.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 xml:space="preserve">useful for future studies to simulate the impacts of </w:t>
      </w:r>
      <w:r w:rsidR="00053EBB" w:rsidRPr="00794D8C">
        <w:rPr>
          <w:rFonts w:ascii="Times New Roman" w:hAnsi="Times New Roman" w:cs="Times New Roman"/>
          <w:sz w:val="24"/>
          <w:szCs w:val="24"/>
        </w:rPr>
        <w:lastRenderedPageBreak/>
        <w:t>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1356B035"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lastRenderedPageBreak/>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C57B08"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2EF115DC"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only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w:t>
      </w:r>
      <w:r w:rsidRPr="00794D8C">
        <w:rPr>
          <w:rFonts w:ascii="Times New Roman" w:hAnsi="Times New Roman" w:cs="Times New Roman"/>
          <w:sz w:val="24"/>
          <w:szCs w:val="24"/>
        </w:rPr>
        <w:lastRenderedPageBreak/>
        <w:t xml:space="preserve">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0FB3605A"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27C70FFD"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lastRenderedPageBreak/>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r w:rsidR="00D54DAF" w:rsidRPr="00794D8C">
        <w:rPr>
          <w:rFonts w:ascii="Times New Roman" w:hAnsi="Times New Roman" w:cs="Times New Roman"/>
          <w:sz w:val="24"/>
          <w:szCs w:val="24"/>
        </w:rPr>
        <w:t xml:space="preserve">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w:t>
      </w:r>
      <w:r w:rsidRPr="00794D8C">
        <w:rPr>
          <w:rFonts w:ascii="Times New Roman" w:hAnsi="Times New Roman" w:cs="Times New Roman"/>
          <w:sz w:val="24"/>
          <w:szCs w:val="24"/>
        </w:rPr>
        <w:lastRenderedPageBreak/>
        <w:t xml:space="preserve">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w:t>
      </w:r>
      <w:r w:rsidR="006C4378">
        <w:rPr>
          <w:rFonts w:ascii="Times New Roman" w:hAnsi="Times New Roman" w:cs="Times New Roman"/>
          <w:sz w:val="24"/>
          <w:szCs w:val="24"/>
        </w:rPr>
        <w:lastRenderedPageBreak/>
        <w:t>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421D5422"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773849">
        <w:rPr>
          <w:rFonts w:ascii="Times New Roman" w:hAnsi="Times New Roman" w:cs="Times New Roman"/>
          <w:sz w:val="24"/>
          <w:szCs w:val="24"/>
        </w:rPr>
        <w:instrText xml:space="preserve"> ADDIN EN.CITE &lt;EndNote&gt;&lt;Cite AuthorYear="1"&gt;&lt;Author&gt;Getter&lt;/Author&gt;&lt;Year&gt;2009&lt;/Year&gt;&lt;RecNum&gt;26&lt;/RecNum&gt;&lt;DisplayText&gt;Getter et al. (2009)&lt;/DisplayText&gt;&lt;record&gt;&lt;rec-number&gt;26&lt;/rec-number&gt;&lt;foreign-keys&gt;&lt;key app="EN" db-id="vxswrvz902xafmet90nv2wrlvesvv0zrsd99" timestamp="1584487234"&gt;26&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643A8D67" w14:textId="7C3A5325" w:rsidR="00C06E07" w:rsidRPr="00794D8C" w:rsidRDefault="009565AD" w:rsidP="009565AD">
      <w:pPr>
        <w:spacing w:line="480" w:lineRule="auto"/>
        <w:ind w:firstLine="360"/>
        <w:rPr>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r w:rsidR="00940B2A">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2"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2"/>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w:t>
      </w:r>
      <w:r w:rsidR="00D10716" w:rsidRPr="00794D8C">
        <w:rPr>
          <w:rFonts w:ascii="Times New Roman" w:hAnsi="Times New Roman" w:cs="Times New Roman"/>
          <w:sz w:val="24"/>
          <w:szCs w:val="24"/>
        </w:rPr>
        <w:lastRenderedPageBreak/>
        <w:t xml:space="preserve">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6B1FB0C5"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3058C7">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w:t>
      </w:r>
      <w:r w:rsidR="00BC70F1">
        <w:rPr>
          <w:rFonts w:ascii="Times New Roman" w:hAnsi="Times New Roman" w:cs="Times New Roman"/>
          <w:sz w:val="24"/>
          <w:szCs w:val="24"/>
        </w:rPr>
        <w:lastRenderedPageBreak/>
        <w:t xml:space="preserve">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lastRenderedPageBreak/>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0D8CFF0B"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runoff reductions exhibit an increasing trend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GI practices including rain gardens at the watershed scale.</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44C236FF"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and sought </w:t>
      </w:r>
      <w:r>
        <w:rPr>
          <w:rFonts w:ascii="Times New Roman" w:hAnsi="Times New Roman" w:cs="Times New Roman"/>
          <w:bCs/>
          <w:sz w:val="24"/>
          <w:szCs w:val="24"/>
        </w:rPr>
        <w:t xml:space="preserve">to </w:t>
      </w:r>
      <w:r w:rsidR="00086B7A">
        <w:rPr>
          <w:rFonts w:ascii="Times New Roman" w:hAnsi="Times New Roman" w:cs="Times New Roman"/>
          <w:bCs/>
          <w:sz w:val="24"/>
          <w:szCs w:val="24"/>
        </w:rPr>
        <w:t>optimize</w:t>
      </w:r>
      <w:r>
        <w:rPr>
          <w:rFonts w:ascii="Times New Roman" w:hAnsi="Times New Roman" w:cs="Times New Roman"/>
          <w:bCs/>
          <w:sz w:val="24"/>
          <w:szCs w:val="24"/>
        </w:rPr>
        <w:t xml:space="preserve"> storage capacity </w:t>
      </w:r>
      <w:r w:rsidR="00086B7A">
        <w:rPr>
          <w:rFonts w:ascii="Times New Roman" w:hAnsi="Times New Roman" w:cs="Times New Roman"/>
          <w:bCs/>
          <w:sz w:val="24"/>
          <w:szCs w:val="24"/>
        </w:rPr>
        <w:t xml:space="preserve">and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 xml:space="preserve">should therefore be </w:t>
      </w:r>
      <w:r w:rsidR="003643EB">
        <w:rPr>
          <w:rFonts w:ascii="Times New Roman" w:hAnsi="Times New Roman" w:cs="Times New Roman"/>
          <w:sz w:val="24"/>
          <w:szCs w:val="24"/>
        </w:rPr>
        <w:t>considered</w:t>
      </w:r>
      <w:r w:rsidR="003643EB">
        <w:rPr>
          <w:rFonts w:ascii="Times New Roman" w:hAnsi="Times New Roman" w:cs="Times New Roman"/>
          <w:sz w:val="24"/>
          <w:szCs w:val="24"/>
        </w:rPr>
        <w:t xml:space="preserve">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77777777" w:rsidR="00957522" w:rsidRPr="00794D8C" w:rsidRDefault="0095752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References </w:t>
      </w:r>
    </w:p>
    <w:p w14:paraId="48BCCE05" w14:textId="77777777" w:rsidR="00E46269" w:rsidRPr="00E46269" w:rsidRDefault="00234F4D" w:rsidP="00E46269">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E46269" w:rsidRPr="00E46269">
        <w:t>Abdelnour, A., B. McKane, R., Stieglitz, M., Pan, F., Cheng, Y., 2013. Effects of harvest on carbon and nitrogen dynamics in a Pacific Northwest forest catchment. Water Resources Research 49, 1292-1313.</w:t>
      </w:r>
    </w:p>
    <w:p w14:paraId="17852D29" w14:textId="77777777" w:rsidR="00E46269" w:rsidRPr="00E46269" w:rsidRDefault="00E46269" w:rsidP="00E46269">
      <w:pPr>
        <w:pStyle w:val="EndNoteBibliography"/>
        <w:spacing w:after="360"/>
      </w:pPr>
      <w:r w:rsidRPr="00E46269">
        <w:t>Abdelnour, A., Stieglitz, M., Pan, F., McKane, R., 2011. Catchment hydrological responses to forest harvest amount and spatial pattern. Water Resources Research 47.</w:t>
      </w:r>
    </w:p>
    <w:p w14:paraId="4F60F95D" w14:textId="77777777" w:rsidR="00E46269" w:rsidRPr="00E46269" w:rsidRDefault="00E46269" w:rsidP="00E46269">
      <w:pPr>
        <w:pStyle w:val="EndNoteBibliography"/>
        <w:spacing w:after="360"/>
      </w:pPr>
      <w:r w:rsidRPr="00E46269">
        <w:t>Akther, M., He, J., Chu, A., Huang, J., Van Duin, B., 2018. A review of green roof applications for managing urban stormwater in different climatic zones. Sustainability 10, 2864.</w:t>
      </w:r>
    </w:p>
    <w:p w14:paraId="7328986E" w14:textId="77777777" w:rsidR="00E46269" w:rsidRPr="00E46269" w:rsidRDefault="00E46269" w:rsidP="00E46269">
      <w:pPr>
        <w:pStyle w:val="EndNoteBibliography"/>
        <w:spacing w:after="360"/>
      </w:pPr>
      <w:r w:rsidRPr="00E46269">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1CBC29E0" w14:textId="77777777" w:rsidR="00E46269" w:rsidRPr="00E46269" w:rsidRDefault="00E46269" w:rsidP="00E46269">
      <w:pPr>
        <w:pStyle w:val="EndNoteBibliography"/>
        <w:spacing w:after="360"/>
      </w:pPr>
      <w:r w:rsidRPr="00E46269">
        <w:t>Berardi, U., GhaffarianHoseini, A., GhaffarianHoseini, A., 2014. State-of-the-art analysis of the environmental benefits of green roofs. Applied Energy 115, 411-428.</w:t>
      </w:r>
    </w:p>
    <w:p w14:paraId="29D92CA1" w14:textId="77777777" w:rsidR="00E46269" w:rsidRPr="00E46269" w:rsidRDefault="00E46269" w:rsidP="00E46269">
      <w:pPr>
        <w:pStyle w:val="EndNoteBibliography"/>
        <w:spacing w:after="360"/>
      </w:pPr>
      <w:r w:rsidRPr="00E46269">
        <w:t>Bollman, M.A., DeSantis, G.E., DuChanois, R.M., Etten-Bohm, M., Olszyk, D.M., Lambrinos, J.G., Mayer, P.M., 2019. A framework for optimizing hydrologic performance of green roof media. Ecological Engineering 140, 105589.</w:t>
      </w:r>
    </w:p>
    <w:p w14:paraId="232E1A9E" w14:textId="77777777" w:rsidR="00E46269" w:rsidRPr="00E46269" w:rsidRDefault="00E46269" w:rsidP="00E46269">
      <w:pPr>
        <w:pStyle w:val="EndNoteBibliography"/>
        <w:spacing w:after="360"/>
      </w:pPr>
      <w:r w:rsidRPr="00E46269">
        <w:t>Burszta-Adamiak, E., Mrowiec, M., 2013. Modelling of green roofs' hydrologic performance using EPA's SWMM. Water Science and Technology 68, 36-42.</w:t>
      </w:r>
    </w:p>
    <w:p w14:paraId="552D62B4" w14:textId="77777777" w:rsidR="00E46269" w:rsidRPr="00E46269" w:rsidRDefault="00E46269" w:rsidP="00E46269">
      <w:pPr>
        <w:pStyle w:val="EndNoteBibliography"/>
        <w:spacing w:after="360"/>
      </w:pPr>
      <w:r w:rsidRPr="00E46269">
        <w:t>Carey, R.O., Hochmuth, G.J., Martinez, C.J., Boyer, T.H., Nair, V.D., Dukes, M.D., Toor, G.S., Shober, A.L., Cisar, J.L., Trenholm, L.E., 2012. A review of turfgrass fertilizer management practices: Implications for urban water quality. HortTechnology 22, 280-291.</w:t>
      </w:r>
    </w:p>
    <w:p w14:paraId="60797FBC" w14:textId="77777777" w:rsidR="00E46269" w:rsidRPr="00E46269" w:rsidRDefault="00E46269" w:rsidP="00E46269">
      <w:pPr>
        <w:pStyle w:val="EndNoteBibliography"/>
        <w:spacing w:after="360"/>
      </w:pPr>
      <w:r w:rsidRPr="00E46269">
        <w:t>Carson, T., Keeley, M., Marasco, D.E., McGillis, W., Culligan, P., 2017. Assessing methods for predicting green roof rainfall capture: A comparison between full-scale observations and four hydrologic models. Urban Water Journal 14, 589-603.</w:t>
      </w:r>
    </w:p>
    <w:p w14:paraId="4585F88C" w14:textId="77777777" w:rsidR="00E46269" w:rsidRPr="00E46269" w:rsidRDefault="00E46269" w:rsidP="00E46269">
      <w:pPr>
        <w:pStyle w:val="EndNoteBibliography"/>
        <w:spacing w:after="360"/>
      </w:pPr>
      <w:r w:rsidRPr="00E46269">
        <w:t>Carter, T., Jackson, C.R., 2007. Vegetated roofs for stormwater management at multiple spatial scales. Landscape and urban planning 80, 84-94.</w:t>
      </w:r>
    </w:p>
    <w:p w14:paraId="0E049490" w14:textId="77777777" w:rsidR="00E46269" w:rsidRPr="00E46269" w:rsidRDefault="00E46269" w:rsidP="00E46269">
      <w:pPr>
        <w:pStyle w:val="EndNoteBibliography"/>
        <w:spacing w:after="360"/>
      </w:pPr>
      <w:r w:rsidRPr="00E46269">
        <w:t>Cipolla, S.S., Maglionico, M., Stojkov, I., 2016. A long-term hydrological modelling of an extensive green roof by means of SWMM. Ecological engineering 95, 876-887.</w:t>
      </w:r>
    </w:p>
    <w:p w14:paraId="265D746E" w14:textId="77777777" w:rsidR="00E46269" w:rsidRPr="00E46269" w:rsidRDefault="00E46269" w:rsidP="00E46269">
      <w:pPr>
        <w:pStyle w:val="EndNoteBibliography"/>
        <w:spacing w:after="360"/>
      </w:pPr>
      <w:r w:rsidRPr="00E46269">
        <w:t>Deb, K., Pratap, A., Agarwal, S., Meyarivan, T., 2002. A fast and elitist multiobjective genetic algorithm: NSGA-II. IEEE transactions on evolutionary computation 6, 182-197.</w:t>
      </w:r>
    </w:p>
    <w:p w14:paraId="73E97F07" w14:textId="77777777" w:rsidR="00E46269" w:rsidRPr="00E46269" w:rsidRDefault="00E46269" w:rsidP="00E46269">
      <w:pPr>
        <w:pStyle w:val="EndNoteBibliography"/>
        <w:spacing w:after="360"/>
      </w:pPr>
      <w:r w:rsidRPr="00E46269">
        <w:t>ESRI, 2014. ArcGIS Desktop: Release 10.3. Environmental Systems Research Institute, Redlands, CA.</w:t>
      </w:r>
    </w:p>
    <w:p w14:paraId="1C4481A7" w14:textId="77777777" w:rsidR="00E46269" w:rsidRPr="00E46269" w:rsidRDefault="00E46269" w:rsidP="00E46269">
      <w:pPr>
        <w:pStyle w:val="EndNoteBibliography"/>
        <w:spacing w:after="360"/>
      </w:pPr>
      <w:r w:rsidRPr="00E46269">
        <w:lastRenderedPageBreak/>
        <w:t>Getter, K.L., Rowe, D.B., Robertson, G.P., Cregg, B.M., Andresen, J.A., 2009. Carbon sequestration potential of extensive green roofs. Environmental science &amp; technology 43, 7564-7570.</w:t>
      </w:r>
    </w:p>
    <w:p w14:paraId="59599594" w14:textId="77777777" w:rsidR="00E46269" w:rsidRPr="00E46269" w:rsidRDefault="00E46269" w:rsidP="00E46269">
      <w:pPr>
        <w:pStyle w:val="EndNoteBibliography"/>
        <w:spacing w:after="360"/>
      </w:pPr>
      <w:r w:rsidRPr="00E46269">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ACC2CF" w14:textId="77777777" w:rsidR="00E46269" w:rsidRPr="00E46269" w:rsidRDefault="00E46269" w:rsidP="00E46269">
      <w:pPr>
        <w:pStyle w:val="EndNoteBibliography"/>
        <w:spacing w:after="360"/>
      </w:pPr>
      <w:r w:rsidRPr="00E46269">
        <w:t>Golden, H.E., Hoghooghi, N., 2018. Green infrastructure and its catchment‐scale effects: an emerging science. Wiley Interdisciplinary Reviews: Water 5, e1254.</w:t>
      </w:r>
    </w:p>
    <w:p w14:paraId="235534FF" w14:textId="77777777" w:rsidR="00E46269" w:rsidRPr="00E46269" w:rsidRDefault="00E46269" w:rsidP="00E46269">
      <w:pPr>
        <w:pStyle w:val="EndNoteBibliography"/>
        <w:spacing w:after="360"/>
      </w:pPr>
      <w:r w:rsidRPr="00E46269">
        <w:t>Golden, H.E., Lane, C.R., Amatya, D.M., Bandilla, K.W., Kiperwas, H.R., Knightes, C.D., Ssegane, H., 2014. Hydrologic connectivity between geographically isolated wetlands and surface water systems: A review of select modeling methods. Environmental Modelling &amp; Software 53, 190-206.</w:t>
      </w:r>
    </w:p>
    <w:p w14:paraId="01B1E55E" w14:textId="3B1033FE" w:rsidR="00E46269" w:rsidRPr="00E46269" w:rsidRDefault="00E46269" w:rsidP="00E46269">
      <w:pPr>
        <w:pStyle w:val="EndNoteBibliography"/>
        <w:spacing w:after="360"/>
      </w:pPr>
      <w:r w:rsidRPr="00E46269">
        <w:t xml:space="preserve">Hadka, D., 2014. MOEA framework user guide. </w:t>
      </w:r>
      <w:hyperlink r:id="rId10" w:history="1">
        <w:r w:rsidRPr="00E46269">
          <w:rPr>
            <w:rStyle w:val="Hyperlink"/>
          </w:rPr>
          <w:t>http://moeaframework.org/</w:t>
        </w:r>
      </w:hyperlink>
      <w:r w:rsidRPr="00E46269">
        <w:t>.</w:t>
      </w:r>
    </w:p>
    <w:p w14:paraId="7417766D" w14:textId="77777777" w:rsidR="00E46269" w:rsidRPr="00E46269" w:rsidRDefault="00E46269" w:rsidP="00E46269">
      <w:pPr>
        <w:pStyle w:val="EndNoteBibliography"/>
        <w:spacing w:after="360"/>
      </w:pPr>
      <w:r w:rsidRPr="00E46269">
        <w:t>Hamon, W.R., 1960. Estimating potential evapotranspiration. Massachusetts Institute of Technology.</w:t>
      </w:r>
    </w:p>
    <w:p w14:paraId="20731BA9" w14:textId="77777777" w:rsidR="00E46269" w:rsidRPr="00E46269" w:rsidRDefault="00E46269" w:rsidP="00E46269">
      <w:pPr>
        <w:pStyle w:val="EndNoteBibliography"/>
        <w:spacing w:after="360"/>
      </w:pPr>
      <w:r w:rsidRPr="00E46269">
        <w:t>Her, Y., Jeong, J., Arnold, J., Gosselink, L., Glick, R., Jaber, F., 2017. A new framework for modeling decentralized low impact developments using Soil and Water Assessment Tool. Environmental modelling &amp; software 96, 305-322.</w:t>
      </w:r>
    </w:p>
    <w:p w14:paraId="1E34B0F2" w14:textId="77777777" w:rsidR="00E46269" w:rsidRPr="00E46269" w:rsidRDefault="00E46269" w:rsidP="00E46269">
      <w:pPr>
        <w:pStyle w:val="EndNoteBibliography"/>
        <w:spacing w:after="360"/>
      </w:pPr>
      <w:r w:rsidRPr="00E46269">
        <w:t>Hilten, R.N., Lawrence, T.M., Tollner, E.W., 2008. Modeling stormwater runoff from green roofs with HYDRUS-1D. Journal of hydrology 358, 288-293.</w:t>
      </w:r>
    </w:p>
    <w:p w14:paraId="50E6A913" w14:textId="77777777" w:rsidR="00E46269" w:rsidRPr="00E46269" w:rsidRDefault="00E46269" w:rsidP="00E46269">
      <w:pPr>
        <w:pStyle w:val="EndNoteBibliography"/>
        <w:spacing w:after="360"/>
      </w:pPr>
      <w:r w:rsidRPr="00E46269">
        <w:t>Hoghooghi, N., Golden, H., Bledsoe, B., Barnhart, B., Brookes, A., Djang, K., Halama, J., McKane, R., Nietch, C., Pettus, P., 2018. Cumulative Effects of Low Impact Development on Watershed Hydrology in a Mixed Land-Cover System. Water 10, 991.</w:t>
      </w:r>
    </w:p>
    <w:p w14:paraId="1482075E" w14:textId="77777777" w:rsidR="00E46269" w:rsidRPr="00E46269" w:rsidRDefault="00E46269" w:rsidP="00E46269">
      <w:pPr>
        <w:pStyle w:val="EndNoteBibliography"/>
        <w:spacing w:after="360"/>
      </w:pPr>
      <w:r w:rsidRPr="00E46269">
        <w:t>Hufkens, K., Basler, D., Milliman, T., Melaas, E.K., Richardson, A.D., 2018. An integrated phenology modelling framework in R. Methods in Ecology and Evolution 9, 1276-1285.</w:t>
      </w:r>
    </w:p>
    <w:p w14:paraId="4BC69B03" w14:textId="77777777" w:rsidR="00E46269" w:rsidRPr="00E46269" w:rsidRDefault="00E46269" w:rsidP="00E46269">
      <w:pPr>
        <w:pStyle w:val="EndNoteBibliography"/>
        <w:spacing w:after="360"/>
      </w:pPr>
      <w:r w:rsidRPr="00E46269">
        <w:t>Knightes, C.D., Golden, H.E., Journey, C.A., Davis, G.M., Conrads, P.A., Marvin-DiPasquale, M., Brigham, M.E., Bradley, P.M., 2014. Mercury and methylmercury stream concentrations in a Coastal Plain watershed: A multi-scale simulation analysis. Environmental pollution 187, 182-192.</w:t>
      </w:r>
    </w:p>
    <w:p w14:paraId="2F636BD6" w14:textId="77777777" w:rsidR="00E46269" w:rsidRPr="00E46269" w:rsidRDefault="00E46269" w:rsidP="00E46269">
      <w:pPr>
        <w:pStyle w:val="EndNoteBibliography"/>
        <w:spacing w:after="360"/>
      </w:pPr>
      <w:r w:rsidRPr="00E46269">
        <w:t>Li, Y., Babcock Jr, R.W., 2014. Green roof hydrologic performance and modeling: a review. Water science and technology 69, 727-738.</w:t>
      </w:r>
    </w:p>
    <w:p w14:paraId="13A0F54D" w14:textId="77777777" w:rsidR="00E46269" w:rsidRPr="00E46269" w:rsidRDefault="00E46269" w:rsidP="00E46269">
      <w:pPr>
        <w:pStyle w:val="EndNoteBibliography"/>
        <w:spacing w:after="360"/>
      </w:pPr>
      <w:r w:rsidRPr="00E46269">
        <w:t>Li, Y., Babcock Jr, R.W., 2015. Modeling hydrologic performance of a green roof system with HYDRUS-2D. Journal of Environmental Engineering 141, 04015036.</w:t>
      </w:r>
    </w:p>
    <w:p w14:paraId="5445E152" w14:textId="5EB1C7B2" w:rsidR="00E46269" w:rsidRPr="00E46269" w:rsidRDefault="00E46269" w:rsidP="00E46269">
      <w:pPr>
        <w:pStyle w:val="EndNoteBibliography"/>
        <w:spacing w:after="360"/>
      </w:pPr>
      <w:r w:rsidRPr="00E46269">
        <w:lastRenderedPageBreak/>
        <w:t xml:space="preserve">Magnusson Klemencic Associates, Seattle Public Utilities, 2008. Memo Draft - Green Roof Media Recommended Specifications. </w:t>
      </w:r>
      <w:hyperlink r:id="rId11" w:history="1">
        <w:r w:rsidRPr="00E46269">
          <w:rPr>
            <w:rStyle w:val="Hyperlink"/>
          </w:rPr>
          <w:t>http://www.seattle.gov/dpd/cs/groups/pan/@pan/documents/web_informational/p2371388.pdf</w:t>
        </w:r>
      </w:hyperlink>
      <w:r w:rsidRPr="00E46269">
        <w:t>.</w:t>
      </w:r>
    </w:p>
    <w:p w14:paraId="4F6212EF" w14:textId="77777777" w:rsidR="00E46269" w:rsidRPr="00E46269" w:rsidRDefault="00E46269" w:rsidP="00E46269">
      <w:pPr>
        <w:pStyle w:val="EndNoteBibliography"/>
        <w:spacing w:after="360"/>
      </w:pPr>
      <w:r w:rsidRPr="00E46269">
        <w:t>Martin-Mikle, C.J., de Beurs, K.M., Julian, J.P., Mayer, P.M., 2015. Identifying priority sites for low impact development (LID) in a mixed-use watershed. Landscape and urban planning 140, 29-41.</w:t>
      </w:r>
    </w:p>
    <w:p w14:paraId="55F86CED" w14:textId="1823283E" w:rsidR="00E46269" w:rsidRPr="00E46269" w:rsidRDefault="00E46269" w:rsidP="00E46269">
      <w:pPr>
        <w:pStyle w:val="EndNoteBibliography"/>
        <w:spacing w:after="360"/>
      </w:pPr>
      <w:r w:rsidRPr="00E46269">
        <w:t xml:space="preserve">McIntosh, A., 2010. Green roofs in Seattle: A survey of vegetated roofs and rooftop gardens.  </w:t>
      </w:r>
      <w:hyperlink r:id="rId12" w:history="1">
        <w:r w:rsidRPr="00E46269">
          <w:rPr>
            <w:rStyle w:val="Hyperlink"/>
          </w:rPr>
          <w:t>https://www.seattle.gov/Documents/Departments/OSE/Green-Roofs-In-Seattle.pdf</w:t>
        </w:r>
      </w:hyperlink>
      <w:r w:rsidRPr="00E46269">
        <w:t>, 1-8.</w:t>
      </w:r>
    </w:p>
    <w:p w14:paraId="06086DEB" w14:textId="77777777" w:rsidR="00E46269" w:rsidRPr="00E46269" w:rsidRDefault="00E46269" w:rsidP="00E46269">
      <w:pPr>
        <w:pStyle w:val="EndNoteBibliography"/>
        <w:spacing w:after="360"/>
      </w:pPr>
      <w:r w:rsidRPr="00E46269">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0E99D59" w14:textId="77777777" w:rsidR="00E46269" w:rsidRPr="00E46269" w:rsidRDefault="00E46269" w:rsidP="00E46269">
      <w:pPr>
        <w:pStyle w:val="EndNoteBibliography"/>
        <w:spacing w:after="360"/>
      </w:pPr>
      <w:r w:rsidRPr="00E46269">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47A27DD9" w14:textId="77777777" w:rsidR="00E46269" w:rsidRPr="00E46269" w:rsidRDefault="00E46269" w:rsidP="00E46269">
      <w:pPr>
        <w:pStyle w:val="EndNoteBibliography"/>
        <w:spacing w:after="360"/>
      </w:pPr>
      <w:r w:rsidRPr="00E46269">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673340FA" w14:textId="77777777" w:rsidR="00E46269" w:rsidRPr="00E46269" w:rsidRDefault="00E46269" w:rsidP="00E46269">
      <w:pPr>
        <w:pStyle w:val="EndNoteBibliography"/>
        <w:spacing w:after="360"/>
      </w:pPr>
      <w:r w:rsidRPr="00E46269">
        <w:t>Milesi, C., Running, S.W., Elvidge, C.D., Dietz, J.B., Tuttle, B.T., Nemani, R.R., 2005. Mapping and modeling the biogeochemical cycling of turf grasses in the United States. Environmental management 36, 426-438.</w:t>
      </w:r>
    </w:p>
    <w:p w14:paraId="4D7913D9" w14:textId="1718021D" w:rsidR="00E46269" w:rsidRPr="00E46269" w:rsidRDefault="00E46269" w:rsidP="00E46269">
      <w:pPr>
        <w:pStyle w:val="EndNoteBibliography"/>
        <w:spacing w:after="360"/>
      </w:pPr>
      <w:r w:rsidRPr="00E46269">
        <w:t xml:space="preserve">NOAA, 2016. Global Historical Climatology Network. </w:t>
      </w:r>
      <w:hyperlink r:id="rId13" w:history="1">
        <w:r w:rsidRPr="00E46269">
          <w:rPr>
            <w:rStyle w:val="Hyperlink"/>
          </w:rPr>
          <w:t>https://www.ncdc.noaa.gov/data-access</w:t>
        </w:r>
      </w:hyperlink>
      <w:r w:rsidRPr="00E46269">
        <w:t>.</w:t>
      </w:r>
    </w:p>
    <w:p w14:paraId="18E67D98" w14:textId="77777777" w:rsidR="00E46269" w:rsidRPr="00E46269" w:rsidRDefault="00E46269" w:rsidP="00E46269">
      <w:pPr>
        <w:pStyle w:val="EndNoteBibliography"/>
        <w:spacing w:after="360"/>
      </w:pPr>
      <w:r w:rsidRPr="00E46269">
        <w:t>Pan, F., Stieglitz, M., McKane, R.B., 2012. An algorithm for treating flat areas and depressions in digital elevation models using linear interpolation. Water Resources Research 48, W00L10, doi:10.1029/2011WR010735.</w:t>
      </w:r>
    </w:p>
    <w:p w14:paraId="7CF07A05" w14:textId="77777777" w:rsidR="00E46269" w:rsidRPr="00E46269" w:rsidRDefault="00E46269" w:rsidP="00E46269">
      <w:pPr>
        <w:pStyle w:val="EndNoteBibliography"/>
        <w:spacing w:after="360"/>
      </w:pPr>
      <w:r w:rsidRPr="00E46269">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F603EBE" w14:textId="5DEFCB6B" w:rsidR="00E46269" w:rsidRPr="00E46269" w:rsidRDefault="00E46269" w:rsidP="00E46269">
      <w:pPr>
        <w:pStyle w:val="EndNoteBibliography"/>
        <w:spacing w:after="360"/>
      </w:pPr>
      <w:r w:rsidRPr="00E46269">
        <w:t xml:space="preserve">Python Software Foundation, 2016. Python Language Reference.  </w:t>
      </w:r>
      <w:hyperlink r:id="rId14" w:history="1">
        <w:r w:rsidRPr="00E46269">
          <w:rPr>
            <w:rStyle w:val="Hyperlink"/>
          </w:rPr>
          <w:t>https://www.python.org/</w:t>
        </w:r>
      </w:hyperlink>
      <w:r w:rsidRPr="00E46269">
        <w:t>.</w:t>
      </w:r>
    </w:p>
    <w:p w14:paraId="0A2FB071" w14:textId="5F28EC77" w:rsidR="00E46269" w:rsidRPr="00E46269" w:rsidRDefault="00E46269" w:rsidP="00E46269">
      <w:pPr>
        <w:pStyle w:val="EndNoteBibliography"/>
        <w:spacing w:after="360"/>
      </w:pPr>
      <w:r w:rsidRPr="00E46269">
        <w:t xml:space="preserve">R Core Team, 2013. R: A language and environment for statistical computing. </w:t>
      </w:r>
      <w:hyperlink r:id="rId15" w:history="1">
        <w:r w:rsidRPr="00E46269">
          <w:rPr>
            <w:rStyle w:val="Hyperlink"/>
          </w:rPr>
          <w:t>https://www.r-project.org/</w:t>
        </w:r>
      </w:hyperlink>
      <w:r w:rsidRPr="00E46269">
        <w:t>.</w:t>
      </w:r>
    </w:p>
    <w:p w14:paraId="3281F3A1" w14:textId="563236FC" w:rsidR="00E46269" w:rsidRPr="00E46269" w:rsidRDefault="00E46269" w:rsidP="00E46269">
      <w:pPr>
        <w:pStyle w:val="EndNoteBibliography"/>
        <w:spacing w:after="360"/>
      </w:pPr>
      <w:r w:rsidRPr="00E46269">
        <w:lastRenderedPageBreak/>
        <w:t xml:space="preserve">Rooflite, 2020. Certified Green Roof Media, </w:t>
      </w:r>
      <w:hyperlink r:id="rId16" w:history="1">
        <w:r w:rsidRPr="00E46269">
          <w:rPr>
            <w:rStyle w:val="Hyperlink"/>
          </w:rPr>
          <w:t>https://www.rooflitesoil.com</w:t>
        </w:r>
      </w:hyperlink>
      <w:r w:rsidRPr="00E46269">
        <w:t>.</w:t>
      </w:r>
    </w:p>
    <w:p w14:paraId="58A8D57B" w14:textId="77777777" w:rsidR="00E46269" w:rsidRPr="00E46269" w:rsidRDefault="00E46269" w:rsidP="00E46269">
      <w:pPr>
        <w:pStyle w:val="EndNoteBibliography"/>
        <w:spacing w:after="360"/>
      </w:pPr>
      <w:r w:rsidRPr="00E46269">
        <w:t>Sarkar, S., Butcher, J.B., Johnson, T.E., Clark, C.M., 2018. Simulated Sensitivity of Urban Green Infrastructure Practices to Climate Change. Earth Interactions.</w:t>
      </w:r>
    </w:p>
    <w:p w14:paraId="4A00A8B1" w14:textId="34C73F92" w:rsidR="00E46269" w:rsidRPr="00E46269" w:rsidRDefault="00E46269" w:rsidP="00E46269">
      <w:pPr>
        <w:pStyle w:val="EndNoteBibliography"/>
        <w:spacing w:after="360"/>
      </w:pPr>
      <w:r w:rsidRPr="00E46269">
        <w:t xml:space="preserve">Seattle Public Utilities, 2016. </w:t>
      </w:r>
      <w:hyperlink r:id="rId17" w:history="1">
        <w:r w:rsidRPr="00E46269">
          <w:rPr>
            <w:rStyle w:val="Hyperlink"/>
          </w:rPr>
          <w:t>https://www.seattle.gov/utilities</w:t>
        </w:r>
      </w:hyperlink>
      <w:r w:rsidRPr="00E46269">
        <w:t>.</w:t>
      </w:r>
    </w:p>
    <w:p w14:paraId="05E715FE" w14:textId="77777777" w:rsidR="00E46269" w:rsidRPr="00E46269" w:rsidRDefault="00E46269" w:rsidP="00E46269">
      <w:pPr>
        <w:pStyle w:val="EndNoteBibliography"/>
        <w:spacing w:after="360"/>
      </w:pPr>
      <w:r w:rsidRPr="00E46269">
        <w:t>Semiromi, M.T., Omidvar, S., Kamali, B., 2018. Reducing Computational Costs of Automatic Calibration of Rainfall-Runoff Models: Meta-Models or High-Performance Computers? Water 10, 1440.</w:t>
      </w:r>
    </w:p>
    <w:p w14:paraId="4B3176CA" w14:textId="77777777" w:rsidR="00E46269" w:rsidRPr="00E46269" w:rsidRDefault="00E46269" w:rsidP="00E46269">
      <w:pPr>
        <w:pStyle w:val="EndNoteBibliography"/>
        <w:spacing w:after="360"/>
      </w:pPr>
      <w:r w:rsidRPr="00E46269">
        <w:t>Speak, A., Rothwell, J., Lindley, S., Smith, C., 2013. Rainwater runoff retention on an aged intensive green roof. Science of the Total Environment 461, 28-38.</w:t>
      </w:r>
    </w:p>
    <w:p w14:paraId="76863271" w14:textId="77777777" w:rsidR="00E46269" w:rsidRPr="00E46269" w:rsidRDefault="00E46269" w:rsidP="00E46269">
      <w:pPr>
        <w:pStyle w:val="EndNoteBibliography"/>
        <w:spacing w:after="360"/>
      </w:pPr>
      <w:r w:rsidRPr="00E46269">
        <w:t>Styers, D.M., Moskal, L.M., Richardson, J.J., Halabisky, M.A., 2014. Evaluation of the contribution of LiDAR data and postclassification procedures to object-based classification accuracy. Journal of Applied Remote Sensing 8, 083529.</w:t>
      </w:r>
    </w:p>
    <w:p w14:paraId="53F4842C" w14:textId="77777777" w:rsidR="00E46269" w:rsidRPr="00E46269" w:rsidRDefault="00E46269" w:rsidP="00E46269">
      <w:pPr>
        <w:pStyle w:val="EndNoteBibliography"/>
        <w:spacing w:after="360"/>
      </w:pPr>
      <w:r w:rsidRPr="00E46269">
        <w:t>Thornton, M., Thornton, P., Wei, Y., Vose, R., Boyer, A., 2017. Daymet: Station-Level Inputs and Model Predicted Values for North America, Version 3. ORNL DAAC, Oak Ridge, Tennessee, USA.</w:t>
      </w:r>
    </w:p>
    <w:p w14:paraId="57596F31" w14:textId="77777777" w:rsidR="00E46269" w:rsidRPr="00E46269" w:rsidRDefault="00E46269" w:rsidP="00E46269">
      <w:pPr>
        <w:pStyle w:val="EndNoteBibliography"/>
        <w:spacing w:after="360"/>
      </w:pPr>
      <w:r w:rsidRPr="00E46269">
        <w:t>Tzoulas, K., Korpela, K., Venn, S., Yli-Pelkonen, V., Kaźmierczak, A., Niemela, J., James, P., 2007. Promoting ecosystem and human health in urban areas using Green Infrastructure: A literature review. Landscape and urban planning 81, 167-178.</w:t>
      </w:r>
    </w:p>
    <w:p w14:paraId="5A53E3CF" w14:textId="54CC357B" w:rsidR="00E46269" w:rsidRPr="00E46269" w:rsidRDefault="00E46269" w:rsidP="00E46269">
      <w:pPr>
        <w:pStyle w:val="EndNoteBibliography"/>
        <w:spacing w:after="360"/>
      </w:pPr>
      <w:r w:rsidRPr="00E46269">
        <w:t xml:space="preserve">US EPA, 2016. City green: Innovative green infrastructure solutions for downtowns and infill locations. EPA230R16001 </w:t>
      </w:r>
      <w:hyperlink r:id="rId18" w:history="1">
        <w:r w:rsidRPr="00E46269">
          <w:rPr>
            <w:rStyle w:val="Hyperlink"/>
          </w:rPr>
          <w:t>https://www.epa.gov/sites/production/files/2016-06/documents/city_green_0.pdf</w:t>
        </w:r>
      </w:hyperlink>
      <w:r w:rsidRPr="00E46269">
        <w:t>.</w:t>
      </w:r>
    </w:p>
    <w:p w14:paraId="5C1C9E76" w14:textId="77777777" w:rsidR="00E46269" w:rsidRPr="00E46269" w:rsidRDefault="00E46269" w:rsidP="00E46269">
      <w:pPr>
        <w:pStyle w:val="EndNoteBibliography"/>
      </w:pPr>
      <w:r w:rsidRPr="00E46269">
        <w:t>Woznicki, S.A., Hondula, K.L., Jarnagin, S.T., 2018. Effectiveness of landscape‐based green infrastructure for stormwater management in suburban catchments. Hydrological processes 32, 2346-2361.</w:t>
      </w:r>
    </w:p>
    <w:p w14:paraId="1D424293" w14:textId="34FCAA43"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r w:rsidR="0031368C">
        <w:rPr>
          <w:rFonts w:ascii="Times New Roman" w:hAnsi="Times New Roman" w:cs="Times New Roman"/>
          <w:sz w:val="24"/>
          <w:szCs w:val="24"/>
        </w:rPr>
        <w:fldChar w:fldCharType="begin"/>
      </w:r>
      <w:r w:rsidR="0031368C">
        <w:rPr>
          <w:rFonts w:ascii="Times New Roman" w:hAnsi="Times New Roman" w:cs="Times New Roman"/>
          <w:sz w:val="24"/>
          <w:szCs w:val="24"/>
        </w:rPr>
        <w:instrText xml:space="preserve"> ADDIN </w:instrText>
      </w:r>
      <w:r w:rsidR="003136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6&lt;/item&gt;&lt;item&gt;18&lt;/item&gt;&lt;item&gt;19&lt;/item&gt;&lt;item&gt;20&lt;/item&gt;&lt;item&gt;21&lt;/item&gt;&lt;item&gt;22&lt;/item&gt;&lt;item&gt;23&lt;/item&gt;&lt;item&gt;24&lt;/item&gt;&lt;item&gt;26&lt;/item&gt;&lt;item&gt;27&lt;/item&gt;&lt;item&gt;28&lt;/item&gt;&lt;item&gt;30&lt;/item&gt;&lt;item&gt;31&lt;/item&gt;&lt;item&gt;32&lt;/item&gt;&lt;/record-ids&gt;&lt;/item&gt;&lt;/Libraries&gt;"/>
  </w:docVars>
  <w:rsids>
    <w:rsidRoot w:val="00AF67E0"/>
    <w:rsid w:val="000031CF"/>
    <w:rsid w:val="00012A9E"/>
    <w:rsid w:val="0001364C"/>
    <w:rsid w:val="00014F85"/>
    <w:rsid w:val="00031883"/>
    <w:rsid w:val="00034C0B"/>
    <w:rsid w:val="00037941"/>
    <w:rsid w:val="00040AC7"/>
    <w:rsid w:val="00053EBB"/>
    <w:rsid w:val="00064323"/>
    <w:rsid w:val="00066457"/>
    <w:rsid w:val="00067B39"/>
    <w:rsid w:val="000718C5"/>
    <w:rsid w:val="000721B4"/>
    <w:rsid w:val="000741FA"/>
    <w:rsid w:val="00084F49"/>
    <w:rsid w:val="00086B7A"/>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41CF"/>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87097"/>
    <w:rsid w:val="00195E5A"/>
    <w:rsid w:val="001A448D"/>
    <w:rsid w:val="001A71F2"/>
    <w:rsid w:val="001B423A"/>
    <w:rsid w:val="001B75B1"/>
    <w:rsid w:val="001C08EF"/>
    <w:rsid w:val="001C0FEF"/>
    <w:rsid w:val="001C362B"/>
    <w:rsid w:val="001C516D"/>
    <w:rsid w:val="001D3621"/>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D1356"/>
    <w:rsid w:val="002D4DD4"/>
    <w:rsid w:val="002E2B26"/>
    <w:rsid w:val="002F2850"/>
    <w:rsid w:val="002F6056"/>
    <w:rsid w:val="002F7093"/>
    <w:rsid w:val="00301D32"/>
    <w:rsid w:val="00303B80"/>
    <w:rsid w:val="003058C7"/>
    <w:rsid w:val="003058FE"/>
    <w:rsid w:val="00307122"/>
    <w:rsid w:val="0031368C"/>
    <w:rsid w:val="00315DBC"/>
    <w:rsid w:val="00320697"/>
    <w:rsid w:val="00340A2F"/>
    <w:rsid w:val="00347F16"/>
    <w:rsid w:val="003525F3"/>
    <w:rsid w:val="0036001F"/>
    <w:rsid w:val="003643EB"/>
    <w:rsid w:val="003653B4"/>
    <w:rsid w:val="003721CE"/>
    <w:rsid w:val="00372A89"/>
    <w:rsid w:val="003736EA"/>
    <w:rsid w:val="00374EF7"/>
    <w:rsid w:val="003833A1"/>
    <w:rsid w:val="0039159A"/>
    <w:rsid w:val="003918E8"/>
    <w:rsid w:val="003921BD"/>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CD3"/>
    <w:rsid w:val="003F7FEC"/>
    <w:rsid w:val="00400B75"/>
    <w:rsid w:val="0041176A"/>
    <w:rsid w:val="004163D0"/>
    <w:rsid w:val="004260A1"/>
    <w:rsid w:val="004279B2"/>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D4D58"/>
    <w:rsid w:val="004E4CA3"/>
    <w:rsid w:val="004F02C9"/>
    <w:rsid w:val="004F15FA"/>
    <w:rsid w:val="004F7190"/>
    <w:rsid w:val="005029A2"/>
    <w:rsid w:val="00502D97"/>
    <w:rsid w:val="005078B7"/>
    <w:rsid w:val="0051005B"/>
    <w:rsid w:val="005149A1"/>
    <w:rsid w:val="005238A9"/>
    <w:rsid w:val="00533DD2"/>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97F33"/>
    <w:rsid w:val="005A08EC"/>
    <w:rsid w:val="005C09E9"/>
    <w:rsid w:val="005C5D3A"/>
    <w:rsid w:val="005D1311"/>
    <w:rsid w:val="005D2275"/>
    <w:rsid w:val="005D6448"/>
    <w:rsid w:val="005D689E"/>
    <w:rsid w:val="005D70E2"/>
    <w:rsid w:val="005D7BC6"/>
    <w:rsid w:val="005E6830"/>
    <w:rsid w:val="005E797D"/>
    <w:rsid w:val="005F1B05"/>
    <w:rsid w:val="005F51BE"/>
    <w:rsid w:val="005F7391"/>
    <w:rsid w:val="0060333D"/>
    <w:rsid w:val="00605E60"/>
    <w:rsid w:val="006077C1"/>
    <w:rsid w:val="00624E56"/>
    <w:rsid w:val="0062680F"/>
    <w:rsid w:val="00626B2C"/>
    <w:rsid w:val="0063280E"/>
    <w:rsid w:val="006409B0"/>
    <w:rsid w:val="006444A9"/>
    <w:rsid w:val="006657BB"/>
    <w:rsid w:val="0067411D"/>
    <w:rsid w:val="00674DA6"/>
    <w:rsid w:val="0067657C"/>
    <w:rsid w:val="00676BB4"/>
    <w:rsid w:val="0068050D"/>
    <w:rsid w:val="006831A2"/>
    <w:rsid w:val="006912B3"/>
    <w:rsid w:val="00691ED0"/>
    <w:rsid w:val="00693339"/>
    <w:rsid w:val="006A420E"/>
    <w:rsid w:val="006A7011"/>
    <w:rsid w:val="006A7B52"/>
    <w:rsid w:val="006B03AE"/>
    <w:rsid w:val="006B2D84"/>
    <w:rsid w:val="006B345A"/>
    <w:rsid w:val="006B4AAC"/>
    <w:rsid w:val="006B6D42"/>
    <w:rsid w:val="006C29BF"/>
    <w:rsid w:val="006C4378"/>
    <w:rsid w:val="006C774F"/>
    <w:rsid w:val="006C7D4D"/>
    <w:rsid w:val="006E59D3"/>
    <w:rsid w:val="006E6C66"/>
    <w:rsid w:val="006F173F"/>
    <w:rsid w:val="006F211C"/>
    <w:rsid w:val="006F532E"/>
    <w:rsid w:val="007044B4"/>
    <w:rsid w:val="00705A68"/>
    <w:rsid w:val="007143EF"/>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3849"/>
    <w:rsid w:val="00774B55"/>
    <w:rsid w:val="0078208C"/>
    <w:rsid w:val="007876CC"/>
    <w:rsid w:val="00794D8C"/>
    <w:rsid w:val="00796FF8"/>
    <w:rsid w:val="00797D62"/>
    <w:rsid w:val="007A6B8F"/>
    <w:rsid w:val="007C43FC"/>
    <w:rsid w:val="007C5B6C"/>
    <w:rsid w:val="007D5C15"/>
    <w:rsid w:val="007E15F8"/>
    <w:rsid w:val="007E50B4"/>
    <w:rsid w:val="007F316A"/>
    <w:rsid w:val="007F6881"/>
    <w:rsid w:val="008004A5"/>
    <w:rsid w:val="00804FFA"/>
    <w:rsid w:val="00814197"/>
    <w:rsid w:val="008145B3"/>
    <w:rsid w:val="00814FC1"/>
    <w:rsid w:val="00815D1A"/>
    <w:rsid w:val="00816BEA"/>
    <w:rsid w:val="008210C1"/>
    <w:rsid w:val="008220FA"/>
    <w:rsid w:val="008300BF"/>
    <w:rsid w:val="00831C19"/>
    <w:rsid w:val="00840A67"/>
    <w:rsid w:val="00843484"/>
    <w:rsid w:val="008469F5"/>
    <w:rsid w:val="0086519E"/>
    <w:rsid w:val="00884AF7"/>
    <w:rsid w:val="00884F5D"/>
    <w:rsid w:val="008A63BF"/>
    <w:rsid w:val="008B3E67"/>
    <w:rsid w:val="008B6FB4"/>
    <w:rsid w:val="008C7A5E"/>
    <w:rsid w:val="008D1AD1"/>
    <w:rsid w:val="008D1DE7"/>
    <w:rsid w:val="008D2F95"/>
    <w:rsid w:val="008D3DE7"/>
    <w:rsid w:val="008E03E8"/>
    <w:rsid w:val="008E3095"/>
    <w:rsid w:val="008E592F"/>
    <w:rsid w:val="008E7F4E"/>
    <w:rsid w:val="008F00B6"/>
    <w:rsid w:val="009006EA"/>
    <w:rsid w:val="00902118"/>
    <w:rsid w:val="00902ECA"/>
    <w:rsid w:val="0091553F"/>
    <w:rsid w:val="00924427"/>
    <w:rsid w:val="0092634D"/>
    <w:rsid w:val="00932C6B"/>
    <w:rsid w:val="0093355E"/>
    <w:rsid w:val="00940B2A"/>
    <w:rsid w:val="0095335C"/>
    <w:rsid w:val="009565AD"/>
    <w:rsid w:val="00957522"/>
    <w:rsid w:val="00963450"/>
    <w:rsid w:val="0096784C"/>
    <w:rsid w:val="0097614B"/>
    <w:rsid w:val="009834D0"/>
    <w:rsid w:val="0098474F"/>
    <w:rsid w:val="009861F1"/>
    <w:rsid w:val="00992A3A"/>
    <w:rsid w:val="009958D3"/>
    <w:rsid w:val="009A0058"/>
    <w:rsid w:val="009A5487"/>
    <w:rsid w:val="009B0A18"/>
    <w:rsid w:val="009B0DD0"/>
    <w:rsid w:val="009C0A5B"/>
    <w:rsid w:val="009C33D8"/>
    <w:rsid w:val="009D46BB"/>
    <w:rsid w:val="009D48DE"/>
    <w:rsid w:val="009E5CD6"/>
    <w:rsid w:val="009E6589"/>
    <w:rsid w:val="009F1B23"/>
    <w:rsid w:val="009F200B"/>
    <w:rsid w:val="009F642A"/>
    <w:rsid w:val="009F7EBA"/>
    <w:rsid w:val="00A022FC"/>
    <w:rsid w:val="00A14BBD"/>
    <w:rsid w:val="00A17BBD"/>
    <w:rsid w:val="00A26CED"/>
    <w:rsid w:val="00A27D18"/>
    <w:rsid w:val="00A31D7A"/>
    <w:rsid w:val="00A32B2B"/>
    <w:rsid w:val="00A353C3"/>
    <w:rsid w:val="00A366F5"/>
    <w:rsid w:val="00A44D77"/>
    <w:rsid w:val="00A46D14"/>
    <w:rsid w:val="00A501D1"/>
    <w:rsid w:val="00A555C6"/>
    <w:rsid w:val="00A56DD5"/>
    <w:rsid w:val="00A60427"/>
    <w:rsid w:val="00A65A7C"/>
    <w:rsid w:val="00A740EA"/>
    <w:rsid w:val="00A74ACA"/>
    <w:rsid w:val="00A755ED"/>
    <w:rsid w:val="00A81A7D"/>
    <w:rsid w:val="00A81C7C"/>
    <w:rsid w:val="00A826FD"/>
    <w:rsid w:val="00A8302B"/>
    <w:rsid w:val="00A8661F"/>
    <w:rsid w:val="00A91798"/>
    <w:rsid w:val="00A9313A"/>
    <w:rsid w:val="00A94935"/>
    <w:rsid w:val="00A96300"/>
    <w:rsid w:val="00AA54AD"/>
    <w:rsid w:val="00AB292E"/>
    <w:rsid w:val="00AB4ADC"/>
    <w:rsid w:val="00AB51BB"/>
    <w:rsid w:val="00AB6F74"/>
    <w:rsid w:val="00AB6FE1"/>
    <w:rsid w:val="00AC12CD"/>
    <w:rsid w:val="00AD1A98"/>
    <w:rsid w:val="00AD27EF"/>
    <w:rsid w:val="00AD2B0A"/>
    <w:rsid w:val="00AD4A97"/>
    <w:rsid w:val="00AD669B"/>
    <w:rsid w:val="00AD6F89"/>
    <w:rsid w:val="00AD78EE"/>
    <w:rsid w:val="00AE1095"/>
    <w:rsid w:val="00AE21FA"/>
    <w:rsid w:val="00AE22E6"/>
    <w:rsid w:val="00AE272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9751B"/>
    <w:rsid w:val="00BA4DC8"/>
    <w:rsid w:val="00BA5C6B"/>
    <w:rsid w:val="00BB0B43"/>
    <w:rsid w:val="00BB2C80"/>
    <w:rsid w:val="00BB2D3D"/>
    <w:rsid w:val="00BB6C0C"/>
    <w:rsid w:val="00BB7A50"/>
    <w:rsid w:val="00BC2591"/>
    <w:rsid w:val="00BC70F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9B2"/>
    <w:rsid w:val="00C65E2C"/>
    <w:rsid w:val="00C6604F"/>
    <w:rsid w:val="00C72EC2"/>
    <w:rsid w:val="00C74D1A"/>
    <w:rsid w:val="00C75BEC"/>
    <w:rsid w:val="00C76FE1"/>
    <w:rsid w:val="00C77D35"/>
    <w:rsid w:val="00C85E3C"/>
    <w:rsid w:val="00C8700B"/>
    <w:rsid w:val="00C8771A"/>
    <w:rsid w:val="00C92A87"/>
    <w:rsid w:val="00CB186F"/>
    <w:rsid w:val="00CB1EB0"/>
    <w:rsid w:val="00CB2C29"/>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741EF"/>
    <w:rsid w:val="00D97E04"/>
    <w:rsid w:val="00DA20E9"/>
    <w:rsid w:val="00DB3627"/>
    <w:rsid w:val="00DC00D1"/>
    <w:rsid w:val="00DC479D"/>
    <w:rsid w:val="00DC63FC"/>
    <w:rsid w:val="00DD5C6D"/>
    <w:rsid w:val="00DF6FE0"/>
    <w:rsid w:val="00E04413"/>
    <w:rsid w:val="00E04822"/>
    <w:rsid w:val="00E14265"/>
    <w:rsid w:val="00E15DD7"/>
    <w:rsid w:val="00E177C9"/>
    <w:rsid w:val="00E21996"/>
    <w:rsid w:val="00E22F01"/>
    <w:rsid w:val="00E24AE6"/>
    <w:rsid w:val="00E25056"/>
    <w:rsid w:val="00E27C2E"/>
    <w:rsid w:val="00E32758"/>
    <w:rsid w:val="00E46269"/>
    <w:rsid w:val="00E565B5"/>
    <w:rsid w:val="00E6186D"/>
    <w:rsid w:val="00E63BD6"/>
    <w:rsid w:val="00E64454"/>
    <w:rsid w:val="00E71FF4"/>
    <w:rsid w:val="00E77219"/>
    <w:rsid w:val="00E821FA"/>
    <w:rsid w:val="00E936D7"/>
    <w:rsid w:val="00E937E2"/>
    <w:rsid w:val="00E948F9"/>
    <w:rsid w:val="00EA32C2"/>
    <w:rsid w:val="00EB14E4"/>
    <w:rsid w:val="00EB38FB"/>
    <w:rsid w:val="00EB73C1"/>
    <w:rsid w:val="00EC35C4"/>
    <w:rsid w:val="00EC6E70"/>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dc.noaa.gov/data-access" TargetMode="External"/><Relationship Id="rId18" Type="http://schemas.openxmlformats.org/officeDocument/2006/relationships/hyperlink" Target="https://www.epa.gov/sites/production/files/2016-06/documents/city_green_0.pdf"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seattle.gov/Documents/Departments/OSE/Green-Roofs-In-Seattle.pdf" TargetMode="External"/><Relationship Id="rId17" Type="http://schemas.openxmlformats.org/officeDocument/2006/relationships/hyperlink" Target="https://www.seattle.gov/utilities" TargetMode="External"/><Relationship Id="rId2" Type="http://schemas.openxmlformats.org/officeDocument/2006/relationships/customXml" Target="../customXml/item2.xml"/><Relationship Id="rId16" Type="http://schemas.openxmlformats.org/officeDocument/2006/relationships/hyperlink" Target="https://www.roofliteso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seattle.gov/dpd/cs/groups/pan/@pan/documents/web_informational/p2371388.pdf" TargetMode="External"/><Relationship Id="rId5" Type="http://schemas.openxmlformats.org/officeDocument/2006/relationships/customXml" Target="../customXml/item5.xml"/><Relationship Id="rId15" Type="http://schemas.openxmlformats.org/officeDocument/2006/relationships/hyperlink" Target="https://www.r-project.org/" TargetMode="External"/><Relationship Id="rId10" Type="http://schemas.openxmlformats.org/officeDocument/2006/relationships/hyperlink" Target="http://moeaframework.org/"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3.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4.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5.xml><?xml version="1.0" encoding="utf-8"?>
<ds:datastoreItem xmlns:ds="http://schemas.openxmlformats.org/officeDocument/2006/customXml" ds:itemID="{E985BA1A-55F4-45C8-A923-E4A5EDD4A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589</Words>
  <Characters>77459</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2</cp:revision>
  <dcterms:created xsi:type="dcterms:W3CDTF">2020-03-18T18:40:00Z</dcterms:created>
  <dcterms:modified xsi:type="dcterms:W3CDTF">2020-03-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